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A6A9D1" w14:textId="77777777" w:rsidR="0086735C" w:rsidRPr="00230FA0" w:rsidRDefault="0086735C" w:rsidP="0086735C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230FA0">
        <w:rPr>
          <w:rFonts w:ascii="Times New Roman" w:hAnsi="Times New Roman" w:cs="Times New Roman"/>
          <w:b/>
          <w:bCs/>
          <w:color w:val="auto"/>
          <w:sz w:val="24"/>
          <w:szCs w:val="24"/>
        </w:rPr>
        <w:t>DAFTAR PUSTAKA</w:t>
      </w:r>
    </w:p>
    <w:p w14:paraId="2CCDA4C6" w14:textId="77777777" w:rsidR="0086735C" w:rsidRPr="00230FA0" w:rsidRDefault="0086735C" w:rsidP="0086735C">
      <w:pPr>
        <w:tabs>
          <w:tab w:val="left" w:pos="938"/>
        </w:tabs>
        <w:rPr>
          <w:rFonts w:ascii="Times New Roman" w:hAnsi="Times New Roman" w:cs="Times New Roman"/>
          <w:b/>
          <w:bCs/>
          <w:color w:val="000000"/>
        </w:rPr>
      </w:pPr>
    </w:p>
    <w:p w14:paraId="6836FE7E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31C9">
        <w:rPr>
          <w:rFonts w:ascii="Times New Roman" w:hAnsi="Times New Roman" w:cs="Times New Roman"/>
          <w:color w:val="000000"/>
          <w:sz w:val="24"/>
          <w:szCs w:val="24"/>
        </w:rPr>
        <w:fldChar w:fldCharType="begin" w:fldLock="1"/>
      </w:r>
      <w:r w:rsidRPr="00AB31C9">
        <w:rPr>
          <w:rFonts w:ascii="Times New Roman" w:hAnsi="Times New Roman" w:cs="Times New Roman"/>
          <w:color w:val="000000"/>
          <w:sz w:val="24"/>
          <w:szCs w:val="24"/>
        </w:rPr>
        <w:instrText xml:space="preserve">ADDIN Mendeley Bibliography CSL_BIBLIOGRAPHY </w:instrText>
      </w:r>
      <w:r w:rsidRPr="00AB31C9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Abderahman, K. F. (2020). Pengaruh Harga, Promosi, Dan Citra Merek Terhadap Keputusan Penggunaan Aplikasi Grab-Food Indonesia (Studi pada Mahasiswa Universitas Brawijaya Kota Malang yang Menggunakan Aplikasi Grab-Food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hasiswa FEB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AB4833">
        <w:rPr>
          <w:rFonts w:ascii="Times New Roman" w:hAnsi="Times New Roman" w:cs="Times New Roman"/>
          <w:noProof/>
          <w:sz w:val="24"/>
          <w:szCs w:val="24"/>
        </w:rPr>
        <w:t>(2).</w:t>
      </w:r>
    </w:p>
    <w:p w14:paraId="20CE1B51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Anjarsari, G. N., &amp; Waluyo, H. D. (2017). Pengaruh Kualitas Pelayanan, Citra Merek Dan Harga Tiket Terhadap Keputusan Penggunaan Jasa PO Ramayana Magelang (Studi Kasus pada Pengguna Bus Ramayana VIP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Jurnal Ilmu Administrasi Bisnis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AB4833">
        <w:rPr>
          <w:rFonts w:ascii="Times New Roman" w:hAnsi="Times New Roman" w:cs="Times New Roman"/>
          <w:noProof/>
          <w:sz w:val="24"/>
          <w:szCs w:val="24"/>
        </w:rPr>
        <w:t>(3), 1–10.</w:t>
      </w:r>
    </w:p>
    <w:p w14:paraId="1DFAA95A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Atidira, R., &amp; Telagawathi, N. L. W. S. (2019). Analysis of Brand Image and Promotions and their Effect on Purchase Decisions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Advances in Economics, Business and Management Research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103</w:t>
      </w:r>
      <w:r w:rsidRPr="00AB4833">
        <w:rPr>
          <w:rFonts w:ascii="Times New Roman" w:hAnsi="Times New Roman" w:cs="Times New Roman"/>
          <w:noProof/>
          <w:sz w:val="24"/>
          <w:szCs w:val="24"/>
        </w:rPr>
        <w:t>(Teams 19), 210–214.</w:t>
      </w:r>
    </w:p>
    <w:p w14:paraId="343F9AA4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Audina, R., &amp; Murtani, A. (2020). Pengaruh Kualitas Layanan, Brand Image, Harga Dan Promosi Terhadap Keputusan Menggunakan Jasa Laundry Syar’i (Studi Kasus Pada Konsumen Laundry Syar’i Di Kota Medan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Jurnal FEB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B4833">
        <w:rPr>
          <w:rFonts w:ascii="Times New Roman" w:hAnsi="Times New Roman" w:cs="Times New Roman"/>
          <w:noProof/>
          <w:sz w:val="24"/>
          <w:szCs w:val="24"/>
        </w:rPr>
        <w:t>(1), 367–376.</w:t>
      </w:r>
    </w:p>
    <w:p w14:paraId="071C6138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Cahyono, E. (2018). Pengaruh Citra Merek, Harga dan Promosi Terhadap Keputusan Pembelian Handphone Merek Oppo Di Sleman Daerah Istimewa Yogyakarta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Jurnal Bisnis Manajemen Dan Akuntansi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V</w:t>
      </w:r>
      <w:r w:rsidRPr="00AB4833">
        <w:rPr>
          <w:rFonts w:ascii="Times New Roman" w:hAnsi="Times New Roman" w:cs="Times New Roman"/>
          <w:noProof/>
          <w:sz w:val="24"/>
          <w:szCs w:val="24"/>
        </w:rPr>
        <w:t>(1), 61–75.</w:t>
      </w:r>
    </w:p>
    <w:p w14:paraId="66CA5A70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Darmawan, M. D. (2018). The Effect Of Price, Product Quality, Promotion, Social Factor, Brand Image On Purchase Decision Process Of Loop Product On Youth Segment (Case Study Of PT Telekomunikasi Seluler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International Seminar &amp; Conference on Learning Organization</w:t>
      </w:r>
      <w:r w:rsidRPr="00AB4833">
        <w:rPr>
          <w:rFonts w:ascii="Times New Roman" w:hAnsi="Times New Roman" w:cs="Times New Roman"/>
          <w:noProof/>
          <w:sz w:val="24"/>
          <w:szCs w:val="24"/>
        </w:rPr>
        <w:t>, 294–309.</w:t>
      </w:r>
    </w:p>
    <w:p w14:paraId="7BFC6442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Faizati, I., Arifin, R., &amp; Millaningtyas, R. (2020). Pengaruh Harga, Kemudahan, Kualitas Pelayanan Dan Kepercayaan Terhadap Keputusan Pengguna Jasa Gojek Di Kota Malang (Studi Kasus Pada Pengguna Jasa Gojek Di Kecamatan Lowokwaru Kota Malang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Jurnal Ilmiah Riset Manajemen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AB4833">
        <w:rPr>
          <w:rFonts w:ascii="Times New Roman" w:hAnsi="Times New Roman" w:cs="Times New Roman"/>
          <w:noProof/>
          <w:sz w:val="24"/>
          <w:szCs w:val="24"/>
        </w:rPr>
        <w:t>(04), 121–136.</w:t>
      </w:r>
    </w:p>
    <w:p w14:paraId="1C9F358F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 Dengan Program IBM SPSS 23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 (Delapan). Badan Penerbit Universitas Diponegoro.</w:t>
      </w:r>
    </w:p>
    <w:p w14:paraId="22D672E9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Hamonangan, F. I., Pradhanawati, A., &amp; Prabawani, B. (2017). Pengaruh Lokasi , Harga dan Promosi Terhadap Keputusan Penggunaan Layanan Jasa Laundry ( Study Kasus Pada Konsumen Simply Fresh Laundry di Tembalang , Semarang 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Social And Political Of Science</w:t>
      </w:r>
      <w:r w:rsidRPr="00AB4833">
        <w:rPr>
          <w:rFonts w:ascii="Times New Roman" w:hAnsi="Times New Roman" w:cs="Times New Roman"/>
          <w:noProof/>
          <w:sz w:val="24"/>
          <w:szCs w:val="24"/>
        </w:rPr>
        <w:t>, 1–11.</w:t>
      </w:r>
    </w:p>
    <w:p w14:paraId="180324D2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Hurlock, E. B. (2011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Psikologi Perkembangan: Suatu Pendekatan Sepanjang Rentang Kehidupan</w:t>
      </w:r>
      <w:r w:rsidRPr="00AB4833">
        <w:rPr>
          <w:rFonts w:ascii="Times New Roman" w:hAnsi="Times New Roman" w:cs="Times New Roman"/>
          <w:noProof/>
          <w:sz w:val="24"/>
          <w:szCs w:val="24"/>
        </w:rPr>
        <w:t>. Erlangga.</w:t>
      </w:r>
    </w:p>
    <w:p w14:paraId="1E19BAB9" w14:textId="77777777" w:rsidR="0086735C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  <w:sectPr w:rsidR="0086735C" w:rsidSect="0086735C">
          <w:headerReference w:type="default" r:id="rId6"/>
          <w:footerReference w:type="default" r:id="rId7"/>
          <w:pgSz w:w="11906" w:h="16838"/>
          <w:pgMar w:top="2268" w:right="1701" w:bottom="1701" w:left="2268" w:header="850" w:footer="850" w:gutter="0"/>
          <w:pgNumType w:start="71"/>
          <w:cols w:space="708"/>
          <w:docGrid w:linePitch="360"/>
        </w:sect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Indriyo, G. (2014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 (Kedua). BPFE-Yogyakarta.</w:t>
      </w:r>
    </w:p>
    <w:p w14:paraId="12AE3C57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abaressy, M. S., &amp; Widodo, H. D. (2017). Pengaruh Kualitas Produk, Iklan, Dan Citra Merek (Brand Image) Terhadap Keputusan Penggunaan Tolak Angin (Studi Kasus Pada Pengguna Tolak Angin Di Kota Semarang). </w:t>
      </w:r>
      <w:r w:rsidRPr="0086735C">
        <w:rPr>
          <w:rFonts w:ascii="Times New Roman" w:hAnsi="Times New Roman" w:cs="Times New Roman"/>
          <w:noProof/>
          <w:sz w:val="24"/>
          <w:szCs w:val="24"/>
        </w:rPr>
        <w:t>Diponegoro Journal Of Social And Politic</w:t>
      </w:r>
      <w:r w:rsidRPr="00AB4833">
        <w:rPr>
          <w:rFonts w:ascii="Times New Roman" w:hAnsi="Times New Roman" w:cs="Times New Roman"/>
          <w:noProof/>
          <w:sz w:val="24"/>
          <w:szCs w:val="24"/>
        </w:rPr>
        <w:t>, 1–7.</w:t>
      </w:r>
    </w:p>
    <w:p w14:paraId="414D99DE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Kandoli, J. (2019). Analisa Pengaruh Promosi, Dan Kualitas Layanan Terhadap Keputusan Penggunaan Taxi Online Go-Car Oleh Mahasiswa FEB UNSRAT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AB4833">
        <w:rPr>
          <w:rFonts w:ascii="Times New Roman" w:hAnsi="Times New Roman" w:cs="Times New Roman"/>
          <w:noProof/>
          <w:sz w:val="24"/>
          <w:szCs w:val="24"/>
        </w:rPr>
        <w:t>(3), 3458–3467.</w:t>
      </w:r>
    </w:p>
    <w:p w14:paraId="59149F55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Keller, K. L. (2013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Strategic Brand Management (Building, Measuring, and Managing Brand Equity)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 (Fourth). Practice Hall.</w:t>
      </w:r>
    </w:p>
    <w:p w14:paraId="073156E0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Kotler, P., &amp; Amstrong, G. (2008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Prinsip-Prinsip Pemasaran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 (keduabelas). Erlangga.</w:t>
      </w:r>
    </w:p>
    <w:p w14:paraId="0ADE7E6F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Kotler, P., &amp; Keller, K. L. (2008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 (J. Purba (ed.); 12th ed.). Indeks.</w:t>
      </w:r>
    </w:p>
    <w:p w14:paraId="14A51E80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Lisdiana, N. (2021). Pengaruh kualitas produk, kepercayaan, dan keamanan terhadap keputusan pembelian konsumen secara online di online shop lazada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&amp; Ekonomi Syariah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AB4833">
        <w:rPr>
          <w:rFonts w:ascii="Times New Roman" w:hAnsi="Times New Roman" w:cs="Times New Roman"/>
          <w:noProof/>
          <w:sz w:val="24"/>
          <w:szCs w:val="24"/>
        </w:rPr>
        <w:t>(2), 1356–1367.</w:t>
      </w:r>
    </w:p>
    <w:p w14:paraId="1D8FD47E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Lupiyoadi, R. (2011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 Jasa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 (Kedua). Salemba Empat.</w:t>
      </w:r>
    </w:p>
    <w:p w14:paraId="31D79DE5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Murdapa, P. A. (2020). The Effect of Price , Product Design , Product Quality and Brand Image on Purchase Decisions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Proceedings of the 2nd International Conference on Economics, Business, and Goverment Challenges, EBGC 2019, 3 October, UPN “Veteran” East Java, Surabaya, Indonesia</w:t>
      </w:r>
      <w:r w:rsidRPr="00AB4833">
        <w:rPr>
          <w:rFonts w:ascii="Times New Roman" w:hAnsi="Times New Roman" w:cs="Times New Roman"/>
          <w:noProof/>
          <w:sz w:val="24"/>
          <w:szCs w:val="24"/>
        </w:rPr>
        <w:t>, 74. https://doi.org/10.4108/eai.3-10-2019.2291907</w:t>
      </w:r>
    </w:p>
    <w:p w14:paraId="37D135E8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Ningsih, S., &amp; Pradanawati, S. L. (2021). The Influence Of Brand Image, Price And Promotion On Purchase Decision (Case Study on Gea Geo Store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conomics, Business and Accounting Research (IJEBAR)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B4833">
        <w:rPr>
          <w:rFonts w:ascii="Times New Roman" w:hAnsi="Times New Roman" w:cs="Times New Roman"/>
          <w:noProof/>
          <w:sz w:val="24"/>
          <w:szCs w:val="24"/>
        </w:rPr>
        <w:t>(3), 1–12.</w:t>
      </w:r>
    </w:p>
    <w:p w14:paraId="700DC558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Nurlina, Milasari, &amp; Indah, D. R. (2019). Pengaruh Kualitas Pelayanan , Harga dan Lokasi terhadap Keputusan Penggunaan Jasa Pengiriman Barang PT . Citra Van Titipan Kilat Kota Langsa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Jurnal Samudra Ekonomika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B4833">
        <w:rPr>
          <w:rFonts w:ascii="Times New Roman" w:hAnsi="Times New Roman" w:cs="Times New Roman"/>
          <w:noProof/>
          <w:sz w:val="24"/>
          <w:szCs w:val="24"/>
        </w:rPr>
        <w:t>(1), 1–8.</w:t>
      </w:r>
    </w:p>
    <w:p w14:paraId="5B58A66C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Primantari, A. A. B. D. A., &amp; Purnami, N. M. (2017). Jurnal Ilmiah Manajemen &amp; Akuntansi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najemen &amp; Akuntansi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23</w:t>
      </w:r>
      <w:r w:rsidRPr="00AB4833">
        <w:rPr>
          <w:rFonts w:ascii="Times New Roman" w:hAnsi="Times New Roman" w:cs="Times New Roman"/>
          <w:noProof/>
          <w:sz w:val="24"/>
          <w:szCs w:val="24"/>
        </w:rPr>
        <w:t>(2), 75–88.</w:t>
      </w:r>
    </w:p>
    <w:p w14:paraId="72F554F9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Schiffman, &amp; Kanuk. (2008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Perilaku Konsumen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 (7th ed.). Indeks.</w:t>
      </w:r>
    </w:p>
    <w:p w14:paraId="48C9C932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Selular.id. (2021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Grab Renggut Penghargaan Best Everyday App di Ajang Selular Award 2021</w:t>
      </w:r>
      <w:r w:rsidRPr="00AB4833">
        <w:rPr>
          <w:rFonts w:ascii="Times New Roman" w:hAnsi="Times New Roman" w:cs="Times New Roman"/>
          <w:noProof/>
          <w:sz w:val="24"/>
          <w:szCs w:val="24"/>
        </w:rPr>
        <w:t>. https://www.google.com/amp/s/selular.id/2021/07/grab-renggut-penghargaan-best-everyday-app-di-ajang-selular-award-2021/amp/</w:t>
      </w:r>
    </w:p>
    <w:p w14:paraId="00385D02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Setiadi, N. J. (2010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Perilaku Konsumen Perspektif Kontemporer Pada Motif, Tujuan, dan Keinginan Konsumen</w:t>
      </w:r>
      <w:r w:rsidRPr="00AB4833">
        <w:rPr>
          <w:rFonts w:ascii="Times New Roman" w:hAnsi="Times New Roman" w:cs="Times New Roman"/>
          <w:noProof/>
          <w:sz w:val="24"/>
          <w:szCs w:val="24"/>
        </w:rPr>
        <w:t>. Kencana Prenada Media Group.</w:t>
      </w:r>
    </w:p>
    <w:p w14:paraId="0D54C10A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Solopos.com. (2021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Wong Solo Ternyata Hobi Jajan Kuliner, Ini Buktinya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B4833">
        <w:rPr>
          <w:rFonts w:ascii="Times New Roman" w:hAnsi="Times New Roman" w:cs="Times New Roman"/>
          <w:noProof/>
          <w:sz w:val="24"/>
          <w:szCs w:val="24"/>
        </w:rPr>
        <w:lastRenderedPageBreak/>
        <w:t>https://www.solopos.com/wong-solo-ternyata-hobi-jajan-kuliner-ini-buktinya-1111449/amp</w:t>
      </w:r>
    </w:p>
    <w:p w14:paraId="077E4FAA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Sudaryanto, S., Subagio, N. A., Awaliyah, I. N., Wulandari, D., &amp; Hanim, A. (2019). Influence Of Brand Image , Price And Promotion On Consumer ’ s Buying Decision Of Fast Moving Consumer ’ s Goods With Culture As A Moderating Variable In Basmallah Retail Store In Indonesia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cientific &amp; Technology Research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AB4833">
        <w:rPr>
          <w:rFonts w:ascii="Times New Roman" w:hAnsi="Times New Roman" w:cs="Times New Roman"/>
          <w:noProof/>
          <w:sz w:val="24"/>
          <w:szCs w:val="24"/>
        </w:rPr>
        <w:t>(03), 85–92.</w:t>
      </w:r>
    </w:p>
    <w:p w14:paraId="13C2E300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Sugiyono, P. D. (2013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Kualitatif Dan R&amp;D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 (19th ed.). Alfabeta.</w:t>
      </w:r>
    </w:p>
    <w:p w14:paraId="368B2EB3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Swastha, B., &amp; Irawan. (2008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 Modern</w:t>
      </w:r>
      <w:r w:rsidRPr="00AB4833">
        <w:rPr>
          <w:rFonts w:ascii="Times New Roman" w:hAnsi="Times New Roman" w:cs="Times New Roman"/>
          <w:noProof/>
          <w:sz w:val="24"/>
          <w:szCs w:val="24"/>
        </w:rPr>
        <w:t>. Liberty.</w:t>
      </w:r>
    </w:p>
    <w:p w14:paraId="148B68B7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Tjiptono, F. (2014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Pemasaran Jasa - prinsip, penerapan, dan Penelitian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 (1st ed.). Andi.</w:t>
      </w:r>
    </w:p>
    <w:p w14:paraId="433CE63C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Tribunnews.com. (2021)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Riset Snapcart : GrabFood Paling Banyak Digunakan Merchant dan Konsumen</w:t>
      </w:r>
      <w:r w:rsidRPr="00AB4833">
        <w:rPr>
          <w:rFonts w:ascii="Times New Roman" w:hAnsi="Times New Roman" w:cs="Times New Roman"/>
          <w:noProof/>
          <w:sz w:val="24"/>
          <w:szCs w:val="24"/>
        </w:rPr>
        <w:t>. https://m.tribunnews.com/amp/techno/2021/11/22/riset-snapcart-grabfood-paling-banyak-digunakan-merchant-dan-konsumen?page=all</w:t>
      </w:r>
    </w:p>
    <w:p w14:paraId="125956A7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Wangean, R. H., &amp; Mandey, S. L. (2014). Analisis Citra Merek, Kualitas Produk Dan Harga Pengaruhnya Terhadap Keputusan Pembelian Konsumen Pada Mobil All New KIA RIO Di Kota Manado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B4833">
        <w:rPr>
          <w:rFonts w:ascii="Times New Roman" w:hAnsi="Times New Roman" w:cs="Times New Roman"/>
          <w:noProof/>
          <w:sz w:val="24"/>
          <w:szCs w:val="24"/>
        </w:rPr>
        <w:t>(3), 1715–1725.</w:t>
      </w:r>
    </w:p>
    <w:p w14:paraId="085E09C1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Widiyanti, W. (2020). Pengaruh Kemanfaatan , Kemudahan Penggunaan dan Promosi terhadap Keputusan Penggunaan E-wallet OVO di Depok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Moneter : Jurnal Akuntansi Dan Keuangan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AB4833">
        <w:rPr>
          <w:rFonts w:ascii="Times New Roman" w:hAnsi="Times New Roman" w:cs="Times New Roman"/>
          <w:noProof/>
          <w:sz w:val="24"/>
          <w:szCs w:val="24"/>
        </w:rPr>
        <w:t>(1), 54–63.</w:t>
      </w:r>
    </w:p>
    <w:p w14:paraId="1AA8F6B9" w14:textId="77777777" w:rsidR="0086735C" w:rsidRPr="00AB4833" w:rsidRDefault="0086735C" w:rsidP="0086735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Widjaja, A. E., &amp; Indrawati, L. (2018). Pengaruh Lokasi, Harga, Promosi, Dan Kualitas Pelayanan Terhadap Keputusan Menggunakan Ojek Online.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Jurnal Bisnis Terapan</w:t>
      </w:r>
      <w:r w:rsidRPr="00AB48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4833">
        <w:rPr>
          <w:rFonts w:ascii="Times New Roman" w:hAnsi="Times New Roman" w:cs="Times New Roman"/>
          <w:i/>
          <w:iCs/>
          <w:noProof/>
          <w:sz w:val="24"/>
          <w:szCs w:val="24"/>
        </w:rPr>
        <w:t>02</w:t>
      </w:r>
      <w:r w:rsidRPr="00AB4833">
        <w:rPr>
          <w:rFonts w:ascii="Times New Roman" w:hAnsi="Times New Roman" w:cs="Times New Roman"/>
          <w:noProof/>
          <w:sz w:val="24"/>
          <w:szCs w:val="24"/>
        </w:rPr>
        <w:t>(02), 169–178.</w:t>
      </w:r>
    </w:p>
    <w:p w14:paraId="47E898F8" w14:textId="5F0DE73B" w:rsidR="008F3749" w:rsidRPr="0086735C" w:rsidRDefault="0086735C" w:rsidP="0086735C">
      <w:r w:rsidRPr="00AB31C9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</w:p>
    <w:sectPr w:rsidR="008F3749" w:rsidRPr="0086735C" w:rsidSect="0086735C">
      <w:headerReference w:type="default" r:id="rId8"/>
      <w:footerReference w:type="default" r:id="rId9"/>
      <w:pgSz w:w="11906" w:h="16838"/>
      <w:pgMar w:top="2268" w:right="1701" w:bottom="1701" w:left="2268" w:header="850" w:footer="85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135E506" w14:textId="77777777" w:rsidR="00E4192B" w:rsidRDefault="00E4192B" w:rsidP="0086735C">
      <w:pPr>
        <w:spacing w:after="0" w:line="240" w:lineRule="auto"/>
      </w:pPr>
      <w:r>
        <w:separator/>
      </w:r>
    </w:p>
  </w:endnote>
  <w:endnote w:type="continuationSeparator" w:id="0">
    <w:p w14:paraId="63D9A85F" w14:textId="77777777" w:rsidR="00E4192B" w:rsidRDefault="00E4192B" w:rsidP="0086735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5876240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A8D44A5" w14:textId="693AD26D" w:rsidR="0086735C" w:rsidRDefault="0086735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A6547A5" w14:textId="77777777" w:rsidR="0086735C" w:rsidRDefault="0086735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296497" w14:textId="58AF38E4" w:rsidR="0086735C" w:rsidRDefault="0086735C">
    <w:pPr>
      <w:pStyle w:val="Footer"/>
      <w:jc w:val="center"/>
    </w:pPr>
  </w:p>
  <w:p w14:paraId="0104D1C5" w14:textId="77777777" w:rsidR="0086735C" w:rsidRDefault="0086735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46B5757" w14:textId="77777777" w:rsidR="00E4192B" w:rsidRDefault="00E4192B" w:rsidP="0086735C">
      <w:pPr>
        <w:spacing w:after="0" w:line="240" w:lineRule="auto"/>
      </w:pPr>
      <w:r>
        <w:separator/>
      </w:r>
    </w:p>
  </w:footnote>
  <w:footnote w:type="continuationSeparator" w:id="0">
    <w:p w14:paraId="1AE7D687" w14:textId="77777777" w:rsidR="00E4192B" w:rsidRDefault="00E4192B" w:rsidP="0086735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C12CDA" w14:textId="464D9BC6" w:rsidR="0086735C" w:rsidRDefault="0086735C">
    <w:pPr>
      <w:pStyle w:val="Header"/>
      <w:jc w:val="right"/>
    </w:pPr>
  </w:p>
  <w:p w14:paraId="575560A2" w14:textId="77777777" w:rsidR="0086735C" w:rsidRDefault="0086735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9883448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77A934E" w14:textId="77777777" w:rsidR="0086735C" w:rsidRDefault="0086735C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471F465" w14:textId="77777777" w:rsidR="0086735C" w:rsidRDefault="0086735C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6735C"/>
    <w:rsid w:val="0010583C"/>
    <w:rsid w:val="00535CD0"/>
    <w:rsid w:val="0086735C"/>
    <w:rsid w:val="008F3749"/>
    <w:rsid w:val="00906A87"/>
    <w:rsid w:val="00AA7395"/>
    <w:rsid w:val="00E419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D7FDEAF"/>
  <w15:chartTrackingRefBased/>
  <w15:docId w15:val="{D75048ED-C476-4D5A-AFF6-27E970F3B3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6735C"/>
  </w:style>
  <w:style w:type="paragraph" w:styleId="Heading1">
    <w:name w:val="heading 1"/>
    <w:basedOn w:val="Normal"/>
    <w:next w:val="Normal"/>
    <w:link w:val="Heading1Char"/>
    <w:uiPriority w:val="9"/>
    <w:qFormat/>
    <w:rsid w:val="0086735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6735C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ID"/>
    </w:rPr>
  </w:style>
  <w:style w:type="paragraph" w:styleId="Header">
    <w:name w:val="header"/>
    <w:basedOn w:val="Normal"/>
    <w:link w:val="HeaderChar"/>
    <w:uiPriority w:val="99"/>
    <w:unhideWhenUsed/>
    <w:rsid w:val="0086735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6735C"/>
  </w:style>
  <w:style w:type="paragraph" w:styleId="Footer">
    <w:name w:val="footer"/>
    <w:basedOn w:val="Normal"/>
    <w:link w:val="FooterChar"/>
    <w:uiPriority w:val="99"/>
    <w:unhideWhenUsed/>
    <w:rsid w:val="0086735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6735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933</Words>
  <Characters>5321</Characters>
  <Application>Microsoft Office Word</Application>
  <DocSecurity>0</DocSecurity>
  <Lines>44</Lines>
  <Paragraphs>12</Paragraphs>
  <ScaleCrop>false</ScaleCrop>
  <Company/>
  <LinksUpToDate>false</LinksUpToDate>
  <CharactersWithSpaces>62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</cp:revision>
  <dcterms:created xsi:type="dcterms:W3CDTF">2022-01-22T07:18:00Z</dcterms:created>
  <dcterms:modified xsi:type="dcterms:W3CDTF">2022-01-22T07:22:00Z</dcterms:modified>
</cp:coreProperties>
</file>